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220D46BD" w14:textId="316C6FE6" w:rsidR="00D242CA" w:rsidRDefault="00A32474" w:rsidP="00A8449B">
      <w:pPr>
        <w:pStyle w:val="BodyText"/>
        <w:spacing w:line="360" w:lineRule="auto"/>
        <w:ind w:left="540" w:right="332" w:firstLine="470"/>
      </w:pPr>
      <w:r w:rsidRPr="00A32474">
        <w:t xml:space="preserve">FL was conceived to address key challenges such as data privacy, security, </w:t>
      </w:r>
      <w:proofErr w:type="spellStart"/>
      <w:r w:rsidRPr="00A32474">
        <w:t>decentralised</w:t>
      </w:r>
      <w:proofErr w:type="spellEnd"/>
      <w:r w:rsidRPr="00A32474">
        <w:t xml:space="preserve"> training, and communication costs, among others. This research focuses on presenting a realistic example of how an FL server operates in real-world scenarios, aiming to reduce the abstractness and complexity often associated with popular FL frameworks.</w:t>
      </w:r>
    </w:p>
    <w:p w14:paraId="4E4D448D" w14:textId="77777777" w:rsidR="008F2897" w:rsidRDefault="008F2897" w:rsidP="008F2897">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ROs) are:</w:t>
      </w:r>
    </w:p>
    <w:p w14:paraId="054BACBE" w14:textId="77777777" w:rsidR="008F2897" w:rsidRDefault="008F2897" w:rsidP="008F2897">
      <w:pPr>
        <w:pStyle w:val="BodyText"/>
        <w:spacing w:line="360" w:lineRule="auto"/>
        <w:ind w:left="540" w:right="332" w:firstLine="470"/>
      </w:pPr>
      <w:r>
        <w:t xml:space="preserve">•To evaluate the implementability of existing FL frameworks. This section experiments with popular FL frameworks, such as </w:t>
      </w:r>
      <w:proofErr w:type="spellStart"/>
      <w:r>
        <w:t>PySyft</w:t>
      </w:r>
      <w:proofErr w:type="spellEnd"/>
      <w:r>
        <w:t xml:space="preserve">, FATE, Flower, </w:t>
      </w:r>
      <w:proofErr w:type="spellStart"/>
      <w:r>
        <w:t>FedML</w:t>
      </w:r>
      <w:proofErr w:type="spellEnd"/>
      <w:r>
        <w:t xml:space="preserve"> and TensorFlow Federated (TFF), by examining their architecture and their applicability to real-world FL scenarios. This evaluation serves as the starting point for the primary research.</w:t>
      </w:r>
    </w:p>
    <w:p w14:paraId="432EAE7E" w14:textId="77777777" w:rsidR="008F2897" w:rsidRDefault="008F2897" w:rsidP="008F2897">
      <w:pPr>
        <w:pStyle w:val="BodyText"/>
        <w:spacing w:line="360" w:lineRule="auto"/>
        <w:ind w:left="540" w:right="332" w:firstLine="470"/>
      </w:pPr>
      <w:r>
        <w:t xml:space="preserve">•To develop a cross-client horizontal FL server. A practical example of a web Flask FL server will be implemented. The FL server will feature two distinct scenarios: technological and medical. Each scenario will run independently, connecting five clients. Both scenarios will use different datasets, synthetic tabular data for the technological and images for the medical scenario, with data distributed as IID and non-IID. The Technological scenario will </w:t>
      </w:r>
      <w:proofErr w:type="spellStart"/>
      <w:r>
        <w:t>utilise</w:t>
      </w:r>
      <w:proofErr w:type="spellEnd"/>
      <w:r>
        <w:t xml:space="preserve"> a Neural Network (NN), while the medical scenario will employ a Convolutional </w:t>
      </w:r>
      <w:r>
        <w:lastRenderedPageBreak/>
        <w:t xml:space="preserve">Neural Network (CNN), both for classification tasks. </w:t>
      </w:r>
    </w:p>
    <w:p w14:paraId="5E4A4A57" w14:textId="77777777" w:rsidR="00F341C7" w:rsidRDefault="008F2897" w:rsidP="008F2897">
      <w:pPr>
        <w:pStyle w:val="BodyText"/>
        <w:spacing w:line="360" w:lineRule="auto"/>
        <w:ind w:left="540" w:right="332" w:firstLine="470"/>
      </w:pPr>
      <w:r>
        <w:t>•Comparison of FL frameworks and cross-client horizontal FL server use cases. A comparative analysis of the tutorials reviewed for FL frameworks, alongside the scenarios trained on the FL server, will be conducted to assess how closely the experiments align with real-world applications. The goal is to narrow the gap between popular FL frameworks and real-world FL use cases through the developed FL server.</w:t>
      </w:r>
    </w:p>
    <w:p w14:paraId="5AB498F8" w14:textId="77777777" w:rsidR="00853281" w:rsidRDefault="00853281" w:rsidP="00853281">
      <w:pPr>
        <w:pStyle w:val="BodyText"/>
        <w:spacing w:line="360" w:lineRule="auto"/>
        <w:ind w:left="540" w:right="332" w:firstLine="470"/>
      </w:pPr>
      <w:r>
        <w:t xml:space="preserve">This project is </w:t>
      </w:r>
      <w:proofErr w:type="spellStart"/>
      <w:r>
        <w:t>organised</w:t>
      </w:r>
      <w:proofErr w:type="spellEnd"/>
      <w:r>
        <w:t xml:space="preserve"> into ten chapters, following a logical progression from theoretical foundations to practical implementation.</w:t>
      </w:r>
    </w:p>
    <w:p w14:paraId="5D5D46B9" w14:textId="77777777" w:rsidR="00853281" w:rsidRDefault="00853281" w:rsidP="00853281">
      <w:pPr>
        <w:pStyle w:val="BodyText"/>
        <w:spacing w:line="360" w:lineRule="auto"/>
        <w:ind w:left="540" w:right="332" w:firstLine="470"/>
      </w:pPr>
      <w:r>
        <w:t>•Chapter one: Covers the motivation for choosing FL as the topic, the research problem and the definition of the ROs.</w:t>
      </w:r>
    </w:p>
    <w:p w14:paraId="5E6EFEDF" w14:textId="77777777" w:rsidR="00853281" w:rsidRDefault="00853281" w:rsidP="00853281">
      <w:pPr>
        <w:pStyle w:val="BodyText"/>
        <w:spacing w:line="360" w:lineRule="auto"/>
        <w:ind w:left="540" w:right="332" w:firstLine="470"/>
      </w:pPr>
      <w:r>
        <w:t xml:space="preserve">•Chapter two: outlines the concept of FL, explains the classification of FL based on client nature (cross-device and cross-silo), and </w:t>
      </w:r>
      <w:proofErr w:type="spellStart"/>
      <w:r>
        <w:t>categorises</w:t>
      </w:r>
      <w:proofErr w:type="spellEnd"/>
      <w:r>
        <w:t xml:space="preserve"> FL into horizontal, vertical, and transfer learning. It also discusses the differences between FL and Distributed Machine Learning (DML), as these two concepts are often confused or misunderstood.</w:t>
      </w:r>
    </w:p>
    <w:p w14:paraId="63349EC8" w14:textId="77777777" w:rsidR="00853281" w:rsidRDefault="00853281" w:rsidP="00853281">
      <w:pPr>
        <w:pStyle w:val="BodyText"/>
        <w:spacing w:line="360" w:lineRule="auto"/>
        <w:ind w:left="540" w:right="332" w:firstLine="470"/>
      </w:pPr>
      <w:r>
        <w:t>•Chapter three: 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74BC3C77" w14:textId="77777777" w:rsidR="00853281" w:rsidRDefault="00853281" w:rsidP="00853281">
      <w:pPr>
        <w:pStyle w:val="BodyText"/>
        <w:spacing w:line="360" w:lineRule="auto"/>
        <w:ind w:left="540" w:right="332" w:firstLine="470"/>
      </w:pPr>
      <w:r>
        <w:t>•Chapter four: covers 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p>
    <w:p w14:paraId="74688AF4" w14:textId="77777777" w:rsidR="00853281" w:rsidRDefault="00853281" w:rsidP="00853281">
      <w:pPr>
        <w:pStyle w:val="BodyText"/>
        <w:spacing w:line="360" w:lineRule="auto"/>
        <w:ind w:left="540" w:right="332" w:firstLine="470"/>
      </w:pPr>
      <w:r>
        <w:t xml:space="preserve">•Chapter five: begins the experimentation phase. It first determines what constitutes a popular framework by </w:t>
      </w:r>
      <w:proofErr w:type="spellStart"/>
      <w:r>
        <w:t>analysing</w:t>
      </w:r>
      <w:proofErr w:type="spellEnd"/>
      <w:r>
        <w:t xml:space="preserve"> GitHub statistics. Frameworks such as </w:t>
      </w:r>
      <w:proofErr w:type="spellStart"/>
      <w:r>
        <w:t>PySyft</w:t>
      </w:r>
      <w:proofErr w:type="spellEnd"/>
      <w:r>
        <w:t xml:space="preserve">, FATE, Flower, </w:t>
      </w:r>
      <w:proofErr w:type="spellStart"/>
      <w:r>
        <w:t>FedML</w:t>
      </w:r>
      <w:proofErr w:type="spellEnd"/>
      <w:r>
        <w:t>, and TensorFlow Federated are then evaluated through experiments with their tutorials. Finally, each framework is graded based on ease of use and real-world applicability. This chapter reveals that FL frameworks are often designed for academic and research purposes, not accurately reflecting how a real FL system operates in the real world</w:t>
      </w:r>
    </w:p>
    <w:p w14:paraId="69A797DE" w14:textId="77777777" w:rsidR="00853281" w:rsidRDefault="00853281" w:rsidP="00853281">
      <w:pPr>
        <w:pStyle w:val="BodyText"/>
        <w:spacing w:line="360" w:lineRule="auto"/>
        <w:ind w:left="540" w:right="332" w:firstLine="470"/>
      </w:pPr>
      <w:r>
        <w:lastRenderedPageBreak/>
        <w:t>•Chapter six: explains the development of the cross-client horizontal FL server, discussing sections such as architecture, server flow, server functions, communication protocols, machine learning models used, algorithms, and data collection. A central node manages five clients and depending on the selected scenario (technological or medical), models are trained on either synthetically generated tabular data or images.</w:t>
      </w:r>
    </w:p>
    <w:p w14:paraId="5D7A08C5" w14:textId="77777777" w:rsidR="00853281" w:rsidRDefault="00853281" w:rsidP="00853281">
      <w:pPr>
        <w:pStyle w:val="BodyText"/>
        <w:spacing w:line="360" w:lineRule="auto"/>
        <w:ind w:left="540" w:right="332" w:firstLine="470"/>
      </w:pPr>
      <w:r>
        <w:t>•Chapter seven: presents the results obtained in the experimentation phase for both the technological and medical scenarios. This chapter is crucial for validating the artifact, as it will be tested using both IID and non-IID data.</w:t>
      </w:r>
    </w:p>
    <w:p w14:paraId="2DAF67B3" w14:textId="77777777" w:rsidR="00853281" w:rsidRDefault="00853281" w:rsidP="00853281">
      <w:pPr>
        <w:pStyle w:val="BodyText"/>
        <w:spacing w:line="360" w:lineRule="auto"/>
        <w:ind w:left="540" w:right="332" w:firstLine="470"/>
      </w:pPr>
      <w:r>
        <w:t>•Chapter eight: 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p>
    <w:p w14:paraId="3D2A1AB7" w14:textId="77777777" w:rsidR="00853281" w:rsidRDefault="00853281" w:rsidP="00853281">
      <w:pPr>
        <w:pStyle w:val="BodyText"/>
        <w:spacing w:line="360" w:lineRule="auto"/>
        <w:ind w:left="540" w:right="332" w:firstLine="470"/>
      </w:pPr>
      <w:r>
        <w:t>•Chapter nine: contains all the references for the citations used throughout the project.</w:t>
      </w:r>
    </w:p>
    <w:p w14:paraId="5DFEEC01" w14:textId="134FAC69" w:rsidR="00853281" w:rsidRDefault="00853281" w:rsidP="00853281">
      <w:pPr>
        <w:pStyle w:val="BodyText"/>
        <w:spacing w:line="360" w:lineRule="auto"/>
        <w:ind w:left="540" w:right="332" w:firstLine="470"/>
      </w:pPr>
      <w:r>
        <w:t>•Chapter ten: provides instructions to replicate and deploy all the tutorials evaluated for the popular FL frameworks. It also details the necessary steps to run the cross-client horizontal FL server and presents tables with the results for each scenario using IID and non-IID data.</w:t>
      </w:r>
    </w:p>
    <w:p w14:paraId="491EB8C6" w14:textId="3469EA32" w:rsidR="00B101CA" w:rsidRDefault="00047CFD" w:rsidP="008F2897">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lastRenderedPageBreak/>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 xml:space="preserve">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w:t>
      </w:r>
      <w:r w:rsidRPr="00876C71">
        <w:lastRenderedPageBreak/>
        <w:t>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 xml:space="preserve">contributed to the idea of evaluating open-source FL frameworks and helped establish </w:t>
      </w:r>
      <w:r w:rsidR="00E27FEA" w:rsidRPr="00161D82">
        <w:lastRenderedPageBreak/>
        <w:t>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lastRenderedPageBreak/>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xml:space="preserve">, while offering flexible API designs, standardized algorithm implementations, and </w:t>
      </w:r>
      <w:r w:rsidRPr="001253B6">
        <w:lastRenderedPageBreak/>
        <w:t>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C1761A">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lastRenderedPageBreak/>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lastRenderedPageBreak/>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w:t>
      </w:r>
      <w:r>
        <w:lastRenderedPageBreak/>
        <w:t xml:space="preserve">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w:t>
      </w:r>
      <w:r>
        <w:lastRenderedPageBreak/>
        <w:t>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w:t>
      </w:r>
      <w:r>
        <w:lastRenderedPageBreak/>
        <w:t>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w:t>
      </w:r>
      <w:r w:rsidRPr="001B40A1">
        <w:lastRenderedPageBreak/>
        <w:t xml:space="preserve">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w:t>
      </w:r>
      <w:r w:rsidRPr="0089109B">
        <w:lastRenderedPageBreak/>
        <w:t xml:space="preserve">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w:t>
      </w:r>
      <w:r w:rsidRPr="00B30BB5">
        <w:lastRenderedPageBreak/>
        <w:t>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w:t>
      </w:r>
      <w:r w:rsidRPr="00557A9B">
        <w:lastRenderedPageBreak/>
        <w:t xml:space="preserve">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w:t>
      </w:r>
      <w:r w:rsidRPr="003D5F20">
        <w:lastRenderedPageBreak/>
        <w:t>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w:t>
      </w:r>
      <w:r>
        <w:lastRenderedPageBreak/>
        <w:t>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70CE3960" w14:textId="30928297" w:rsidR="00B72601" w:rsidRPr="00CD2204" w:rsidRDefault="00B72601" w:rsidP="00B72601">
      <w:pPr>
        <w:pStyle w:val="BodyText"/>
        <w:spacing w:before="1" w:line="360" w:lineRule="auto"/>
        <w:ind w:left="540" w:right="333" w:firstLine="470"/>
      </w:pPr>
      <w:r w:rsidRPr="00275857">
        <w:t>In this section, a third population was identified: companies or institutions that use</w:t>
      </w:r>
      <w:r>
        <w:t xml:space="preserve"> </w:t>
      </w:r>
      <w:r w:rsidRPr="00275857">
        <w:t xml:space="preserve">FL, with samples drawn from the technological and medical sectors. In the case of medical companies, hospitals can also be included as they extensively use FL. By combining the </w:t>
      </w:r>
      <w:r w:rsidRPr="00275857">
        <w:lastRenderedPageBreak/>
        <w:t xml:space="preserve">second and third populations, the result was a focus on datasets and companies. This will be used in Chapter 7 </w:t>
      </w:r>
      <w:r w:rsidR="005E1034">
        <w:t xml:space="preserve">(Results) </w:t>
      </w:r>
      <w:r w:rsidRPr="00275857">
        <w:t xml:space="preserve">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w:t>
      </w:r>
      <w:proofErr w:type="gramStart"/>
      <w:r w:rsidRPr="00275857">
        <w:t xml:space="preserve">by </w:t>
      </w:r>
      <w:r>
        <w:t xml:space="preserve"> </w:t>
      </w:r>
      <w:r w:rsidRPr="00275857">
        <w:t>and</w:t>
      </w:r>
      <w:r>
        <w:t>.</w:t>
      </w:r>
      <w:proofErr w:type="gramEnd"/>
      <w:r>
        <w:t xml:space="preserve"> </w:t>
      </w:r>
      <w:r w:rsidRPr="00275857">
        <w:t>The purpose of utilizing both IID and non-IID variants is to validate the artifact and observe the results produced using this approach.</w:t>
      </w:r>
    </w:p>
    <w:p w14:paraId="664B4620" w14:textId="77777777" w:rsidR="00B72601" w:rsidRDefault="00B72601" w:rsidP="00A94F7D">
      <w:pPr>
        <w:pStyle w:val="BodyText"/>
        <w:spacing w:before="1" w:line="360" w:lineRule="auto"/>
        <w:ind w:left="540" w:right="333" w:firstLine="470"/>
      </w:pP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t>
      </w:r>
      <w:r w:rsidRPr="003E7E20">
        <w:lastRenderedPageBreak/>
        <w:t>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0AC0E583" w14:textId="4CBE05EE" w:rsidR="00FF3B7B" w:rsidRDefault="00FF3B7B" w:rsidP="00D94A46">
      <w:pPr>
        <w:pStyle w:val="BodyText"/>
        <w:spacing w:before="1" w:line="360" w:lineRule="auto"/>
        <w:ind w:left="539" w:right="335" w:firstLine="471"/>
      </w:pPr>
      <w:r w:rsidRPr="00FF3B7B">
        <w:t>The primary research methodology for this project was experimentation. The goal was to bridge the gap between popular FL frameworks and real-world FL use cases by developing a FL server. Once developed, the FL server simulated how a real-world FL system would function in practice. The methodology framework was divided into three stages: evaluation, development, and results. Figure 4.1 provides a structured overview of the research methodology.</w:t>
      </w:r>
    </w:p>
    <w:p w14:paraId="2DE76CDB" w14:textId="77777777" w:rsidR="004856A3" w:rsidRDefault="004856A3" w:rsidP="004856A3">
      <w:pPr>
        <w:pStyle w:val="BodyText"/>
        <w:spacing w:before="1" w:line="360" w:lineRule="auto"/>
        <w:ind w:left="539" w:right="335" w:firstLine="471"/>
      </w:pPr>
      <w:r>
        <w:t xml:space="preserve">The first part of the experimentation, the evaluation stage, involved the </w:t>
      </w:r>
      <w:r>
        <w:lastRenderedPageBreak/>
        <w:t xml:space="preserve">experimentation and evaluation of popular FL frameworks. At this stage, the first population of interest, FL frameworks, was identified, with the sample consisting of </w:t>
      </w:r>
      <w:proofErr w:type="spellStart"/>
      <w:r>
        <w:t>PySyft</w:t>
      </w:r>
      <w:proofErr w:type="spellEnd"/>
      <w:r>
        <w:t xml:space="preserve">, FATE, Flower, </w:t>
      </w:r>
      <w:proofErr w:type="spellStart"/>
      <w:r>
        <w:t>FedML</w:t>
      </w:r>
      <w:proofErr w:type="spellEnd"/>
      <w:r>
        <w:t xml:space="preserve"> and TFF. The method for selecting the FL sample is explained in Section 3.1, and the evaluation of these frameworks will be detailed in Section 5. Essentially, it involved reviewing the documentation and tutorials provided through their GitHub accounts, with a focus on two key aspects: ease of use and real-world applicability. This evaluation served as the foundation for the development of the FL server.</w:t>
      </w:r>
    </w:p>
    <w:p w14:paraId="65ECE26A" w14:textId="2247CBAD" w:rsidR="002F3C42" w:rsidRDefault="004856A3" w:rsidP="004856A3">
      <w:pPr>
        <w:pStyle w:val="BodyText"/>
        <w:spacing w:before="1" w:line="360" w:lineRule="auto"/>
        <w:ind w:left="539" w:right="335" w:firstLine="471"/>
      </w:pPr>
      <w:r>
        <w:t>The second part of the experimentation focused on the development of the FL server. At this stage, two populations were identified: companies and FL datasets. The company samples were categorized into technological and medical sectors, while the FL datasets included X-ray and MNIST datasets for the medical scenario, and tabular synthetic data generated for the technological scenario. These secondary datasets were used to model a binary classification problem in the technological scenario and an image classification problem in the medical scenario.</w:t>
      </w:r>
    </w:p>
    <w:p w14:paraId="13DAA9D0" w14:textId="512F4715" w:rsidR="00223B4C" w:rsidRDefault="00C034D2" w:rsidP="004856A3">
      <w:pPr>
        <w:pStyle w:val="BodyText"/>
        <w:spacing w:before="1" w:line="360" w:lineRule="auto"/>
        <w:ind w:left="539" w:right="335" w:firstLine="471"/>
      </w:pPr>
      <w:r w:rsidRPr="00C034D2">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3915A92" w14:textId="59045743" w:rsidR="00E4745E" w:rsidRDefault="00E4745E" w:rsidP="004856A3">
      <w:pPr>
        <w:pStyle w:val="BodyText"/>
        <w:spacing w:before="1" w:line="360" w:lineRule="auto"/>
        <w:ind w:left="539" w:right="335" w:firstLine="471"/>
      </w:pPr>
      <w:r w:rsidRPr="00E4745E">
        <w:t>The sampling strategy used for this project consisted of the non-probabilistic method and the judgmental sampling type. The populations and their respective samples identified throughout this research are presented in Table 4.2.</w:t>
      </w:r>
    </w:p>
    <w:p w14:paraId="4307D124" w14:textId="4F65B969" w:rsidR="00885553" w:rsidRDefault="00885553" w:rsidP="00885553">
      <w:pPr>
        <w:pStyle w:val="BodyText"/>
        <w:spacing w:before="1" w:line="360" w:lineRule="auto"/>
        <w:ind w:left="539" w:right="335" w:firstLine="471"/>
      </w:pPr>
      <w:r>
        <w:t>This project required a project management framework to address the complex tasks of developing an FL server. Each implemented function was iterated as many times as necessary to achieve the desired output. The project management methodology chosen for this project was introduced this methodology, summarizing it in twelve principles. This research was driven by some of these principles, such as, “Welcome changing requirements, even late in development. Agile processes harness change….” This was a constant during the server build-up phase, not in terms of changing requirements, but in finding the right methods and functions to facilitate communication between clients and the server.</w:t>
      </w:r>
    </w:p>
    <w:p w14:paraId="1DEF18D0" w14:textId="77777777" w:rsidR="00885553" w:rsidRDefault="00885553" w:rsidP="00885553">
      <w:pPr>
        <w:pStyle w:val="BodyText"/>
        <w:spacing w:before="1" w:line="360" w:lineRule="auto"/>
        <w:ind w:left="539" w:right="335" w:firstLine="471"/>
      </w:pPr>
      <w:r>
        <w:t xml:space="preserve">Another principle that guided this research was, “Simplicity is essential.” Given the complexity of the FL server, it was built as simply as possible to serve as a proof of concept </w:t>
      </w:r>
      <w:r>
        <w:lastRenderedPageBreak/>
        <w:t>for how an FL server functions in real-world scenarios.</w:t>
      </w:r>
    </w:p>
    <w:p w14:paraId="6B88BCD7" w14:textId="434F2C5D" w:rsidR="00885553" w:rsidRDefault="00885553" w:rsidP="00885553">
      <w:pPr>
        <w:pStyle w:val="BodyText"/>
        <w:spacing w:before="1" w:line="360" w:lineRule="auto"/>
        <w:ind w:left="539" w:right="335" w:firstLine="471"/>
      </w:pPr>
      <w:r>
        <w:t>Agile remains relevant today, as recent literature reveals and it is used across many domains, not just in its original design for software development Once the project management framework was clear, a detailed plan was put in place, as shown in Figure 4.3.</w:t>
      </w:r>
    </w:p>
    <w:p w14:paraId="747F1862" w14:textId="0E3E14E1" w:rsidR="00816930" w:rsidRDefault="00816930" w:rsidP="004856A3">
      <w:pPr>
        <w:pStyle w:val="BodyText"/>
        <w:spacing w:before="1" w:line="360" w:lineRule="auto"/>
        <w:ind w:left="539" w:right="335" w:firstLine="471"/>
      </w:pPr>
      <w:r w:rsidRPr="00816930">
        <w:t>The meetings with the supervisor took place on July 9th, July 25th, August 15th, and September 12th. Each meeting was crucial for addressing doubts and keeping track of changes made throughout the research. As shown in Table 4.4., the project timeframe spanned from July 3rd to September 27th.</w:t>
      </w:r>
    </w:p>
    <w:p w14:paraId="75E7C0B0" w14:textId="77777777" w:rsidR="00493DA2" w:rsidRDefault="00493DA2" w:rsidP="00493DA2">
      <w:pPr>
        <w:pStyle w:val="BodyText"/>
        <w:spacing w:before="1" w:line="360" w:lineRule="auto"/>
        <w:ind w:left="539" w:right="335" w:firstLine="471"/>
      </w:pPr>
      <w:r>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2647CB21" w14:textId="56D82981" w:rsidR="00493DA2" w:rsidRDefault="00493DA2" w:rsidP="00493DA2">
      <w:pPr>
        <w:pStyle w:val="BodyText"/>
        <w:spacing w:before="1" w:line="360" w:lineRule="auto"/>
        <w:ind w:left="539" w:right="335" w:firstLine="471"/>
      </w:pPr>
      <w:r>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 Figure 4.5. illustrates the drive setup.</w:t>
      </w:r>
    </w:p>
    <w:p w14:paraId="4B046450" w14:textId="2CEABB9D" w:rsidR="009D58DD" w:rsidRDefault="009D58DD" w:rsidP="00493DA2">
      <w:pPr>
        <w:pStyle w:val="BodyText"/>
        <w:spacing w:before="1" w:line="360" w:lineRule="auto"/>
        <w:ind w:left="539" w:right="335" w:firstLine="471"/>
      </w:pPr>
      <w:r w:rsidRPr="009D58DD">
        <w:t>Other tools used are shown in Table 4.5.</w:t>
      </w:r>
    </w:p>
    <w:p w14:paraId="67C80278" w14:textId="77777777" w:rsidR="005164AA" w:rsidRDefault="005164AA" w:rsidP="005164AA">
      <w:pPr>
        <w:pStyle w:val="BodyText"/>
        <w:spacing w:before="1" w:line="360" w:lineRule="auto"/>
        <w:ind w:left="539" w:right="335" w:firstLine="471"/>
      </w:pPr>
      <w:r>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7F13B5B8" w14:textId="4D1C7AC3" w:rsidR="005164AA" w:rsidRDefault="005164AA" w:rsidP="005164AA">
      <w:pPr>
        <w:pStyle w:val="BodyText"/>
        <w:spacing w:before="1" w:line="360" w:lineRule="auto"/>
        <w:ind w:left="539" w:right="335" w:firstLine="471"/>
      </w:pPr>
      <w:r>
        <w:lastRenderedPageBreak/>
        <w:t>Secondly datasets used for this project are MNIST, which is publicly available in TensorFlow datasets, and the pneumonia chest x-ray dataset, which is publicly available through the RSNA. The MNIST dataset is licensed under "CC BY 4.0 DEED Attribution 4.0 International",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322F44E9" w14:textId="77777777" w:rsidR="005164AA" w:rsidRDefault="005164AA" w:rsidP="005164AA">
      <w:pPr>
        <w:pStyle w:val="BodyText"/>
        <w:spacing w:before="1" w:line="360" w:lineRule="auto"/>
        <w:ind w:left="539" w:right="335" w:firstLine="471"/>
      </w:pPr>
      <w:r>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5A737C3B" w14:textId="77777777" w:rsidR="005164AA" w:rsidRDefault="005164AA" w:rsidP="005164AA">
      <w:pPr>
        <w:pStyle w:val="BodyText"/>
        <w:spacing w:before="1" w:line="360" w:lineRule="auto"/>
        <w:ind w:left="539" w:right="335" w:firstLine="471"/>
      </w:pPr>
      <w:r>
        <w:t>The third dataset used in this project consists of tabular data, synthetically generated via a JN for the technological scenario, raising no legal concerns.</w:t>
      </w:r>
    </w:p>
    <w:p w14:paraId="58FF9EDD" w14:textId="1B71B841" w:rsidR="005164AA" w:rsidRDefault="005164AA" w:rsidP="005164AA">
      <w:pPr>
        <w:pStyle w:val="BodyText"/>
        <w:spacing w:before="1" w:line="360" w:lineRule="auto"/>
        <w:ind w:left="539" w:right="335" w:firstLine="471"/>
      </w:pPr>
      <w:r>
        <w:t xml:space="preserve">Finally, the third population involves companies, though they are not explicitly identified. Instead, they are </w:t>
      </w:r>
      <w:proofErr w:type="spellStart"/>
      <w:r>
        <w:t>categorised</w:t>
      </w:r>
      <w:proofErr w:type="spellEnd"/>
      <w:r>
        <w:t xml:space="preserve"> broadly as medical and technological sectors, which heavily utilize FL. These sectors were selected to represent a sample of companies that frequently apply FL technologies.</w:t>
      </w:r>
    </w:p>
    <w:p w14:paraId="199623B9" w14:textId="4A6CE50F" w:rsidR="00B55C30" w:rsidRDefault="00B55C30" w:rsidP="00B55C30">
      <w:pPr>
        <w:pStyle w:val="BodyText"/>
        <w:spacing w:line="360" w:lineRule="auto"/>
        <w:ind w:left="540" w:right="332" w:firstLine="470"/>
        <w:jc w:val="both"/>
      </w:pPr>
      <w:r w:rsidRPr="002F3C42">
        <w:rPr>
          <w:highlight w:val="yellow"/>
        </w:rPr>
        <w:t>This chapter starts with</w:t>
      </w:r>
      <w:r>
        <w:t xml:space="preserve">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However, due to time constraints, this research will focus only on ease of use and real-world applicability. Each aspect can be 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lastRenderedPageBreak/>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w:t>
      </w:r>
      <w:r>
        <w:lastRenderedPageBreak/>
        <w:t xml:space="preserve">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lastRenderedPageBreak/>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clients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w:t>
      </w:r>
      <w:r>
        <w:lastRenderedPageBreak/>
        <w:t xml:space="preserve">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or downloaded to a local computer for exploration, there are a total of twenty tutorials only two were selected for evaluation. TFF offers a robust package divided in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lastRenderedPageBreak/>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lastRenderedPageBreak/>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prepar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w:t>
      </w:r>
      <w:r w:rsidRPr="00FF055A">
        <w:lastRenderedPageBreak/>
        <w:t xml:space="preserve">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The CNN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w:t>
      </w:r>
      <w:r>
        <w:lastRenderedPageBreak/>
        <w:t xml:space="preserve">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w:t>
      </w:r>
      <w:r>
        <w:lastRenderedPageBreak/>
        <w:t>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Default="00CF25AE" w:rsidP="00CF25AE">
      <w:pPr>
        <w:pStyle w:val="BodyText"/>
        <w:spacing w:line="360" w:lineRule="auto"/>
        <w:ind w:left="540" w:right="332" w:firstLine="470"/>
        <w:jc w:val="both"/>
      </w:pPr>
      <w:r w:rsidRPr="001512AA">
        <w:rPr>
          <w:highlight w:val="lightGray"/>
        </w:rPr>
        <w:t xml:space="preserve">A high-level overview </w:t>
      </w:r>
      <w:r w:rsidR="00373576" w:rsidRPr="001512AA">
        <w:rPr>
          <w:highlight w:val="lightGray"/>
        </w:rPr>
        <w:t>of</w:t>
      </w:r>
      <w:r w:rsidRPr="001512AA">
        <w:rPr>
          <w:highlight w:val="lightGray"/>
        </w:rPr>
        <w:t xml:space="preserve"> the data generation for the technological and medical scenarios is illustrated in Figure 6.7.5.</w:t>
      </w:r>
    </w:p>
    <w:p w14:paraId="1D9E0E13" w14:textId="5B7F1C88" w:rsidR="00D16907" w:rsidRDefault="00D16907" w:rsidP="00D16907">
      <w:pPr>
        <w:pStyle w:val="BodyText"/>
        <w:spacing w:line="360" w:lineRule="auto"/>
        <w:ind w:left="540" w:right="332" w:firstLine="470"/>
        <w:jc w:val="both"/>
      </w:pPr>
      <w:r w:rsidRPr="00250E78">
        <w:t>A</w:t>
      </w:r>
      <w:r>
        <w:t xml:space="preserve">s introduced in Chapter 3.5., (FL Server Implementation), the artefact was validated according to the methodologies </w:t>
      </w:r>
      <w:r w:rsidR="008B5635">
        <w:t>by</w:t>
      </w:r>
      <w:r w:rsidR="008B5635" w:rsidRPr="00275857">
        <w:t xml:space="preserve"> </w:t>
      </w:r>
      <w:r w:rsidR="00A77DD5">
        <w:t>and</w:t>
      </w:r>
      <w:r w:rsidR="00A77DD5" w:rsidRPr="00275857">
        <w:t xml:space="preserve"> </w:t>
      </w:r>
      <w:r w:rsidR="00A77DD5">
        <w:t>using</w:t>
      </w:r>
      <w:r>
        <w:t xml:space="preserve"> IID and non-IID data. In sections below the results are presented for the technological and medical scenarios under both IID and non-IID variants.</w:t>
      </w:r>
    </w:p>
    <w:p w14:paraId="22F79523" w14:textId="77777777" w:rsidR="005F02F6" w:rsidRDefault="005F02F6" w:rsidP="005F02F6">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10A36F6F" w14:textId="77777777" w:rsidR="00C54C05" w:rsidRDefault="00C54C05" w:rsidP="00C54C05">
      <w:pPr>
        <w:pStyle w:val="BodyText"/>
        <w:spacing w:line="360" w:lineRule="auto"/>
        <w:ind w:left="540" w:right="332" w:firstLine="470"/>
        <w:jc w:val="both"/>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31C6B1C8" w14:textId="77777777" w:rsidR="00392613" w:rsidRDefault="00392613" w:rsidP="00392613">
      <w:pPr>
        <w:pStyle w:val="BodyText"/>
        <w:spacing w:line="360" w:lineRule="auto"/>
        <w:ind w:left="540" w:right="332" w:firstLine="470"/>
        <w:jc w:val="both"/>
      </w:pPr>
      <w:r>
        <w:t>After five rounds, the medical scenario with IID data revealed the following results, performance trends by clients and global model.</w:t>
      </w:r>
    </w:p>
    <w:p w14:paraId="2E9F1827" w14:textId="77777777" w:rsidR="00392613" w:rsidRPr="00EA40ED" w:rsidRDefault="00392613" w:rsidP="00392613">
      <w:pPr>
        <w:pStyle w:val="BodyText"/>
        <w:spacing w:line="360" w:lineRule="auto"/>
        <w:ind w:left="540" w:right="332" w:firstLine="470"/>
        <w:jc w:val="both"/>
      </w:pPr>
      <w:r>
        <w:t>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3A95DB3F" w14:textId="77777777" w:rsidR="00B845B1" w:rsidRDefault="005A73EA" w:rsidP="00B845B1">
      <w:pPr>
        <w:pStyle w:val="BodyText"/>
        <w:spacing w:line="360" w:lineRule="auto"/>
        <w:ind w:left="540" w:right="332" w:firstLine="470"/>
        <w:jc w:val="both"/>
      </w:pPr>
      <w:r w:rsidRPr="00F62BBA">
        <w:t xml:space="preserve">The non-IID data variant produced the following results after training. Clients 1 and 5 </w:t>
      </w:r>
      <w:r w:rsidRPr="00F62BBA">
        <w:lastRenderedPageBreak/>
        <w:t xml:space="preserve">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r w:rsidR="00B845B1">
        <w:br/>
      </w:r>
      <w:r w:rsidR="00B845B1"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00B845B1" w:rsidRPr="00A5075B">
        <w:rPr>
          <w:i/>
          <w:iCs/>
        </w:rPr>
        <w:t>Balanced</w:t>
      </w:r>
      <w:r w:rsidR="00B845B1" w:rsidRPr="00A5075B">
        <w:t xml:space="preserve"> refers to having 150 images per set, whereas in the </w:t>
      </w:r>
      <w:r w:rsidR="00B845B1" w:rsidRPr="00A5075B">
        <w:rPr>
          <w:i/>
          <w:iCs/>
        </w:rPr>
        <w:t>unbalanced</w:t>
      </w:r>
      <w:r w:rsidR="00B845B1" w:rsidRPr="00A5075B">
        <w:t xml:space="preserve"> </w:t>
      </w:r>
      <w:r w:rsidR="00B845B1">
        <w:t>version</w:t>
      </w:r>
      <w:r w:rsidR="00B845B1" w:rsidRPr="00A5075B">
        <w:t>, the number of images varied across sets.</w:t>
      </w:r>
    </w:p>
    <w:p w14:paraId="2C1BFEE8" w14:textId="780E8041" w:rsidR="00B7661C" w:rsidRDefault="00B7661C" w:rsidP="00B7661C">
      <w:pPr>
        <w:pStyle w:val="BodyText"/>
        <w:spacing w:line="360" w:lineRule="auto"/>
        <w:ind w:left="540" w:right="332" w:firstLine="470"/>
        <w:jc w:val="both"/>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Jittering was introduced in Figure 7.2.2 to prevent the trend lines from overlapping. Additionally, the loss scores were stable and close to zero, as shown in Figure 7.2.3. These results are somewhat unrealistic due to the inherently simplified nature of the IID data.</w:t>
      </w:r>
      <w:r w:rsidR="0016402F">
        <w:br/>
      </w:r>
    </w:p>
    <w:p w14:paraId="11449DB0" w14:textId="77777777" w:rsidR="0016402F" w:rsidRDefault="0016402F" w:rsidP="0016402F">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46B6E95E" w14:textId="77777777" w:rsidR="00B11384" w:rsidRDefault="00B11384" w:rsidP="00B11384">
      <w:pPr>
        <w:pStyle w:val="BodyText"/>
        <w:spacing w:line="360" w:lineRule="auto"/>
        <w:ind w:left="540" w:right="332" w:firstLine="470"/>
        <w:jc w:val="both"/>
      </w:pPr>
      <w:r w:rsidRPr="00AA7314">
        <w:t xml:space="preserve">This chapter presented interesting results. For the IID variants, none of them improved </w:t>
      </w:r>
      <w:r w:rsidRPr="00AA7314">
        <w:lastRenderedPageBreak/>
        <w:t>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7223A219" w14:textId="77777777" w:rsidR="00B11384" w:rsidRDefault="00B11384" w:rsidP="00B11384">
      <w:pPr>
        <w:pStyle w:val="BodyText"/>
        <w:suppressAutoHyphens/>
        <w:spacing w:line="360" w:lineRule="auto"/>
        <w:ind w:left="540" w:right="332" w:firstLine="470"/>
        <w:jc w:val="both"/>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59166B73" w14:textId="77777777" w:rsidR="00A72247" w:rsidRDefault="00A72247" w:rsidP="00A72247">
      <w:pPr>
        <w:pStyle w:val="BodyText"/>
        <w:spacing w:line="360" w:lineRule="auto"/>
        <w:ind w:left="540" w:right="332" w:firstLine="470"/>
        <w:jc w:val="both"/>
      </w:pPr>
      <w:r w:rsidRPr="006356C1">
        <w:t xml:space="preserve">These insights highlight some of the limitations of the FL server. One such limitation includes communication issues, such as the problem encountered with client 4 in the technological non-IID scenario, which suggests that a mechanism must be in place to prevent such </w:t>
      </w:r>
      <w:proofErr w:type="spellStart"/>
      <w:r w:rsidRPr="006356C1">
        <w:t>behaviour</w:t>
      </w:r>
      <w:proofErr w:type="spellEnd"/>
      <w:r w:rsidRPr="006356C1">
        <w:t>.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4C24FFDB" w14:textId="77777777" w:rsidR="00A72247" w:rsidRDefault="00A72247" w:rsidP="00A72247">
      <w:pPr>
        <w:pStyle w:val="BodyText"/>
        <w:spacing w:line="360" w:lineRule="auto"/>
        <w:ind w:left="540" w:right="332" w:firstLine="470"/>
        <w:jc w:val="both"/>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42784FAC" w14:textId="77777777" w:rsidR="00A72247" w:rsidRDefault="00A72247" w:rsidP="00A72247">
      <w:pPr>
        <w:pStyle w:val="BodyText"/>
        <w:suppressAutoHyphens/>
        <w:spacing w:line="360" w:lineRule="auto"/>
        <w:ind w:left="540" w:right="332" w:firstLine="470"/>
        <w:jc w:val="both"/>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4C2EB5E9" w14:textId="507B84C5" w:rsidR="0031285E" w:rsidRPr="006356C1" w:rsidRDefault="0031285E" w:rsidP="00A72247">
      <w:pPr>
        <w:pStyle w:val="BodyText"/>
        <w:suppressAutoHyphens/>
        <w:spacing w:line="360" w:lineRule="auto"/>
        <w:ind w:left="540" w:right="332" w:firstLine="470"/>
        <w:jc w:val="both"/>
      </w:pPr>
      <w:r w:rsidRPr="0031285E">
        <w:rPr>
          <w:highlight w:val="yellow"/>
        </w:rPr>
        <w:t>The conclusion of this research is that a fully functional cross-client horizontal FL server</w:t>
      </w:r>
      <w:r w:rsidRPr="0031285E">
        <w:t xml:space="preserve">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1DE9D005" w14:textId="77777777" w:rsidR="00C6092D" w:rsidRDefault="00C6092D" w:rsidP="00C6092D">
      <w:pPr>
        <w:pStyle w:val="BodyText"/>
        <w:suppressAutoHyphens/>
        <w:spacing w:line="360" w:lineRule="auto"/>
        <w:ind w:left="540" w:right="332" w:firstLine="470"/>
        <w:jc w:val="both"/>
      </w:pPr>
      <w:r w:rsidRPr="0031285E">
        <w:t xml:space="preserve">This project can be </w:t>
      </w:r>
      <w:proofErr w:type="spellStart"/>
      <w:r w:rsidRPr="0031285E">
        <w:t>summarised</w:t>
      </w:r>
      <w:proofErr w:type="spellEnd"/>
      <w:r w:rsidRPr="0031285E">
        <w:t xml:space="preserve"> through the objectives established in Chapter 1:</w:t>
      </w:r>
    </w:p>
    <w:p w14:paraId="2DDE217D" w14:textId="77777777" w:rsidR="00C6092D" w:rsidRDefault="00C6092D" w:rsidP="00C6092D">
      <w:pPr>
        <w:pStyle w:val="BodyText"/>
        <w:suppressAutoHyphens/>
        <w:spacing w:line="360" w:lineRule="auto"/>
        <w:ind w:left="540" w:right="332" w:firstLine="470"/>
        <w:jc w:val="both"/>
      </w:pPr>
      <w:r>
        <w:t xml:space="preserve">•To evaluate the implementability of existing FL frameworks. Section 3.1 served as the </w:t>
      </w:r>
      <w:r>
        <w:lastRenderedPageBreak/>
        <w:t>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3DB791CD" w14:textId="77777777" w:rsidR="00C6092D" w:rsidRDefault="00C6092D" w:rsidP="00C6092D">
      <w:pPr>
        <w:pStyle w:val="BodyText"/>
        <w:suppressAutoHyphens/>
        <w:spacing w:line="360" w:lineRule="auto"/>
        <w:ind w:left="540" w:right="332" w:firstLine="470"/>
        <w:jc w:val="both"/>
      </w:pPr>
      <w:r>
        <w:t>•To develop a cross-client horizontal FL server. This objective was met as a natural progression from the first objective and following the literature review in Sections 3.2, 3.3, 3.4, and 3.5. These steps led to the development of a Flask-based web FL server capable of training models for both technological and medical scenarios using IID and non-IID data.</w:t>
      </w:r>
    </w:p>
    <w:p w14:paraId="5AA9EC5F" w14:textId="466133B3" w:rsidR="00A72247" w:rsidRDefault="00C6092D" w:rsidP="00C6092D">
      <w:pPr>
        <w:pStyle w:val="BodyText"/>
        <w:suppressAutoHyphens/>
        <w:spacing w:line="360" w:lineRule="auto"/>
        <w:ind w:left="540" w:right="332" w:firstLine="470"/>
        <w:jc w:val="both"/>
      </w:pPr>
      <w:r>
        <w:t>•Comparison of FL frameworks and cross-client horizontal FL server use cases. This objective represents the culmination of the research, with all preceding sections contributing to its achievement. The aim was to narrow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 real-world FL use cases.</w:t>
      </w:r>
    </w:p>
    <w:p w14:paraId="7345A490" w14:textId="77777777" w:rsidR="00AD419C" w:rsidRDefault="00AD419C" w:rsidP="00AD419C">
      <w:pPr>
        <w:pStyle w:val="BodyText"/>
        <w:suppressAutoHyphens/>
        <w:spacing w:line="360" w:lineRule="auto"/>
        <w:ind w:left="540" w:right="332" w:firstLine="470"/>
        <w:jc w:val="both"/>
      </w:pPr>
      <w:r>
        <w:t>There are a few limitations regarding the developed FL server. Below is a list of these limitations:</w:t>
      </w:r>
    </w:p>
    <w:p w14:paraId="51C72973" w14:textId="77777777" w:rsidR="00AD419C" w:rsidRDefault="00AD419C" w:rsidP="00AD419C">
      <w:pPr>
        <w:pStyle w:val="BodyText"/>
        <w:suppressAutoHyphens/>
        <w:spacing w:line="360" w:lineRule="auto"/>
        <w:ind w:left="540" w:right="332" w:firstLine="470"/>
        <w:jc w:val="both"/>
      </w:pPr>
      <w:r>
        <w:t>•Infrastructure: The application was run on a single machine emulating a network of clients connected to a server. While this served as a proof of concept, it is limited in that, in a real FL setting, each client would be training models from different locations across the globe.</w:t>
      </w:r>
    </w:p>
    <w:p w14:paraId="1EC6F519" w14:textId="77777777" w:rsidR="00EB0838" w:rsidRDefault="009166B8" w:rsidP="00AD419C">
      <w:pPr>
        <w:pStyle w:val="BodyText"/>
        <w:suppressAutoHyphens/>
        <w:spacing w:line="360" w:lineRule="auto"/>
        <w:ind w:left="540" w:right="332" w:firstLine="470"/>
        <w:jc w:val="both"/>
      </w:pPr>
      <w:r w:rsidRPr="009166B8">
        <w:t xml:space="preserve">•Data: 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 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w:t>
      </w:r>
      <w:proofErr w:type="gramStart"/>
      <w:r w:rsidRPr="009166B8">
        <w:t>the 600</w:t>
      </w:r>
      <w:proofErr w:type="gramEnd"/>
      <w:r w:rsidRPr="009166B8">
        <w:t>KB for the technological data and the 1.40MB for the medical data on average.</w:t>
      </w:r>
    </w:p>
    <w:p w14:paraId="450A6C15" w14:textId="0A70A718" w:rsidR="00AD419C" w:rsidRDefault="00AD419C" w:rsidP="00AD419C">
      <w:pPr>
        <w:pStyle w:val="BodyText"/>
        <w:suppressAutoHyphens/>
        <w:spacing w:line="360" w:lineRule="auto"/>
        <w:ind w:left="540" w:right="332" w:firstLine="470"/>
        <w:jc w:val="both"/>
      </w:pPr>
      <w:r>
        <w:lastRenderedPageBreak/>
        <w:t>•Communication: 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1F0B07EE" w14:textId="3BE145A9" w:rsidR="00AD419C" w:rsidRDefault="00AD419C" w:rsidP="00AD419C">
      <w:pPr>
        <w:pStyle w:val="BodyText"/>
        <w:suppressAutoHyphens/>
        <w:spacing w:line="360" w:lineRule="auto"/>
        <w:ind w:left="540" w:right="332" w:firstLine="470"/>
        <w:jc w:val="both"/>
      </w:pPr>
      <w:r>
        <w:t xml:space="preserve">•Privacy: FL 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w:t>
      </w:r>
      <w:proofErr w:type="spellStart"/>
      <w:r>
        <w:t>anonymised</w:t>
      </w:r>
      <w:proofErr w:type="spellEnd"/>
      <w:r>
        <w:t>.</w:t>
      </w:r>
    </w:p>
    <w:p w14:paraId="5382203C" w14:textId="77777777" w:rsidR="00D95AD2" w:rsidRDefault="00D95AD2" w:rsidP="00D95AD2">
      <w:pPr>
        <w:pStyle w:val="BodyText"/>
        <w:suppressAutoHyphens/>
        <w:spacing w:line="360" w:lineRule="auto"/>
        <w:ind w:left="540" w:right="332" w:firstLine="470"/>
        <w:jc w:val="both"/>
      </w:pPr>
      <w:r>
        <w:t>Above limitations leave ample room for improvement:</w:t>
      </w:r>
    </w:p>
    <w:p w14:paraId="421B72FE" w14:textId="77777777" w:rsidR="00D95AD2" w:rsidRDefault="00D95AD2" w:rsidP="00D95AD2">
      <w:pPr>
        <w:pStyle w:val="BodyText"/>
        <w:suppressAutoHyphens/>
        <w:spacing w:line="360" w:lineRule="auto"/>
        <w:ind w:left="540" w:right="332" w:firstLine="470"/>
        <w:jc w:val="both"/>
      </w:pPr>
      <w:r>
        <w:t>•Infrastructure: Establishing a network of clients located in different regions to better align with a real-world FL scenario.</w:t>
      </w:r>
    </w:p>
    <w:p w14:paraId="321741E8" w14:textId="77777777" w:rsidR="00D95AD2" w:rsidRDefault="00D95AD2" w:rsidP="00D95AD2">
      <w:pPr>
        <w:pStyle w:val="BodyText"/>
        <w:suppressAutoHyphens/>
        <w:spacing w:line="360" w:lineRule="auto"/>
        <w:ind w:left="540" w:right="332" w:firstLine="470"/>
        <w:jc w:val="both"/>
      </w:pPr>
      <w:r>
        <w:t>•Data: To further approximate a real-world scenario, the use of dynamic data from real-time APIs should be explored. This would also increase the dataset size, providing more data for the models.</w:t>
      </w:r>
    </w:p>
    <w:p w14:paraId="41482DA2" w14:textId="77777777" w:rsidR="00D95AD2" w:rsidRDefault="00D95AD2" w:rsidP="00D95AD2">
      <w:pPr>
        <w:pStyle w:val="BodyText"/>
        <w:suppressAutoHyphens/>
        <w:spacing w:line="360" w:lineRule="auto"/>
        <w:ind w:left="540" w:right="332" w:firstLine="470"/>
        <w:jc w:val="both"/>
      </w:pPr>
      <w:r>
        <w:t>•Communication: Implementing a mechanism to manage communication issues between the server and clients, ensuring smooth operation in both directions.</w:t>
      </w:r>
    </w:p>
    <w:p w14:paraId="03B17795" w14:textId="090B7D37" w:rsidR="00D95AD2" w:rsidRDefault="00D95AD2" w:rsidP="00D95AD2">
      <w:pPr>
        <w:pStyle w:val="BodyText"/>
        <w:suppressAutoHyphens/>
        <w:spacing w:line="360" w:lineRule="auto"/>
        <w:ind w:left="540" w:right="332" w:firstLine="470"/>
        <w:jc w:val="both"/>
      </w:pPr>
      <w:r>
        <w:t>•Privacy: Encrypting client-server communications to ensure client data remains private should be a priority moving forward. This can be achieved by using HTTPS.</w:t>
      </w:r>
    </w:p>
    <w:p w14:paraId="0C6809CE" w14:textId="77777777" w:rsidR="00B00851" w:rsidRDefault="00B00851" w:rsidP="00B00851">
      <w:pPr>
        <w:pStyle w:val="BodyText"/>
        <w:suppressAutoHyphens/>
        <w:spacing w:line="360" w:lineRule="auto"/>
        <w:ind w:left="540" w:right="332" w:firstLine="470"/>
        <w:jc w:val="both"/>
      </w:pPr>
      <w:r>
        <w:t>Additional improvements, not related to the current limitations, that should be explored include:</w:t>
      </w:r>
    </w:p>
    <w:p w14:paraId="0E4CEA32" w14:textId="77777777" w:rsidR="00B00851" w:rsidRDefault="00B00851" w:rsidP="00B00851">
      <w:pPr>
        <w:pStyle w:val="BodyText"/>
        <w:suppressAutoHyphens/>
        <w:spacing w:line="360" w:lineRule="auto"/>
        <w:ind w:left="540" w:right="332" w:firstLine="470"/>
        <w:jc w:val="both"/>
      </w:pPr>
      <w:r>
        <w:t>•ML models used: Different ML model architectures should be explored to find optimal performance across both IID and non-IID data variants.</w:t>
      </w:r>
    </w:p>
    <w:p w14:paraId="37C14925" w14:textId="77777777" w:rsidR="00B00851" w:rsidRDefault="00B00851" w:rsidP="00B00851">
      <w:pPr>
        <w:pStyle w:val="BodyText"/>
        <w:suppressAutoHyphens/>
        <w:spacing w:line="360" w:lineRule="auto"/>
        <w:ind w:left="540" w:right="332" w:firstLine="470"/>
        <w:jc w:val="both"/>
      </w:pPr>
      <w:r>
        <w:t>•Algorithms: Various algorithms should be investigated to optimize the trade-off between global model improvement and local model performance.</w:t>
      </w:r>
    </w:p>
    <w:p w14:paraId="0D1FE723" w14:textId="77777777" w:rsidR="00B00851" w:rsidRDefault="00B00851" w:rsidP="00B00851">
      <w:pPr>
        <w:pStyle w:val="BodyText"/>
        <w:suppressAutoHyphens/>
        <w:spacing w:line="360" w:lineRule="auto"/>
        <w:ind w:left="540" w:right="332" w:firstLine="470"/>
        <w:jc w:val="both"/>
      </w:pPr>
      <w:r>
        <w:t xml:space="preserve">•Server web features: Enhancements like </w:t>
      </w:r>
      <w:proofErr w:type="spellStart"/>
      <w:r>
        <w:t>visualising</w:t>
      </w:r>
      <w:proofErr w:type="spellEnd"/>
      <w:r>
        <w:t xml:space="preserve"> metrics evolution through graphs and adding a database to log and track data for further analysis would be beneficial.</w:t>
      </w:r>
    </w:p>
    <w:p w14:paraId="768CBBB1" w14:textId="1BF2E343" w:rsidR="00B00851" w:rsidRDefault="00B00851" w:rsidP="00B00851">
      <w:pPr>
        <w:pStyle w:val="BodyText"/>
        <w:suppressAutoHyphens/>
        <w:spacing w:line="360" w:lineRule="auto"/>
        <w:ind w:left="540" w:right="332" w:firstLine="470"/>
        <w:jc w:val="both"/>
      </w:pPr>
      <w:r>
        <w:lastRenderedPageBreak/>
        <w:t>•Data type: The data used in this research included synthetic tabular data and images. Since many industries can benefit from the FL paradigm, other types of data, such as text, audio, and video, should be explored.</w:t>
      </w:r>
    </w:p>
    <w:p w14:paraId="51F52416" w14:textId="13A90394" w:rsidR="00E14CE5" w:rsidRPr="00AA7314" w:rsidRDefault="00EB0838" w:rsidP="00AD419C">
      <w:pPr>
        <w:pStyle w:val="BodyText"/>
        <w:suppressAutoHyphens/>
        <w:spacing w:line="360" w:lineRule="auto"/>
        <w:ind w:left="540" w:right="332" w:firstLine="470"/>
        <w:jc w:val="both"/>
      </w:pPr>
      <w:r w:rsidRPr="00EB0838">
        <w:t>The FL server was developed on Ubuntu 22.04.4 LTS, and it is recommended to use the same OS for deployment, as no other OSs have been tested with this application. Additionally, instructions for cloning the repository and running the experiment can be found in Section X of the Annex.</w:t>
      </w:r>
    </w:p>
    <w:sectPr w:rsidR="00E14CE5" w:rsidRPr="00AA73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13743"/>
    <w:rsid w:val="00121391"/>
    <w:rsid w:val="00123D4C"/>
    <w:rsid w:val="00131AB9"/>
    <w:rsid w:val="00142578"/>
    <w:rsid w:val="001512AA"/>
    <w:rsid w:val="0016402F"/>
    <w:rsid w:val="00166DD3"/>
    <w:rsid w:val="00173BB7"/>
    <w:rsid w:val="001848F7"/>
    <w:rsid w:val="001A0569"/>
    <w:rsid w:val="001C692B"/>
    <w:rsid w:val="001F7438"/>
    <w:rsid w:val="00206742"/>
    <w:rsid w:val="00223B4C"/>
    <w:rsid w:val="00245C05"/>
    <w:rsid w:val="00257970"/>
    <w:rsid w:val="00260B7B"/>
    <w:rsid w:val="002764A4"/>
    <w:rsid w:val="002E714B"/>
    <w:rsid w:val="002F12F9"/>
    <w:rsid w:val="002F3C42"/>
    <w:rsid w:val="0031285E"/>
    <w:rsid w:val="00373576"/>
    <w:rsid w:val="00392613"/>
    <w:rsid w:val="003A5EBE"/>
    <w:rsid w:val="003D1978"/>
    <w:rsid w:val="003F11B8"/>
    <w:rsid w:val="003F70E7"/>
    <w:rsid w:val="00405E7C"/>
    <w:rsid w:val="00430E6C"/>
    <w:rsid w:val="0044574A"/>
    <w:rsid w:val="00456E51"/>
    <w:rsid w:val="00464FE4"/>
    <w:rsid w:val="00485063"/>
    <w:rsid w:val="004856A3"/>
    <w:rsid w:val="00493DA2"/>
    <w:rsid w:val="004A1387"/>
    <w:rsid w:val="004C2EBF"/>
    <w:rsid w:val="005007A4"/>
    <w:rsid w:val="00503D5E"/>
    <w:rsid w:val="005164AA"/>
    <w:rsid w:val="00523515"/>
    <w:rsid w:val="00544831"/>
    <w:rsid w:val="00546013"/>
    <w:rsid w:val="005A73EA"/>
    <w:rsid w:val="005C052C"/>
    <w:rsid w:val="005E1034"/>
    <w:rsid w:val="005F02F6"/>
    <w:rsid w:val="005F1EDF"/>
    <w:rsid w:val="00633FCD"/>
    <w:rsid w:val="006C6303"/>
    <w:rsid w:val="006F07AB"/>
    <w:rsid w:val="006F64DD"/>
    <w:rsid w:val="00707E42"/>
    <w:rsid w:val="0073329A"/>
    <w:rsid w:val="00745422"/>
    <w:rsid w:val="00753692"/>
    <w:rsid w:val="00786277"/>
    <w:rsid w:val="007A0AA4"/>
    <w:rsid w:val="007A48FD"/>
    <w:rsid w:val="007B6AA8"/>
    <w:rsid w:val="00816930"/>
    <w:rsid w:val="00853281"/>
    <w:rsid w:val="0085371A"/>
    <w:rsid w:val="00885553"/>
    <w:rsid w:val="008A6567"/>
    <w:rsid w:val="008B5635"/>
    <w:rsid w:val="008D060D"/>
    <w:rsid w:val="008F2897"/>
    <w:rsid w:val="009166B8"/>
    <w:rsid w:val="00942437"/>
    <w:rsid w:val="009530E1"/>
    <w:rsid w:val="00986109"/>
    <w:rsid w:val="00997A80"/>
    <w:rsid w:val="009A3A34"/>
    <w:rsid w:val="009C0398"/>
    <w:rsid w:val="009D58DD"/>
    <w:rsid w:val="00A00BA7"/>
    <w:rsid w:val="00A020CC"/>
    <w:rsid w:val="00A32474"/>
    <w:rsid w:val="00A37922"/>
    <w:rsid w:val="00A72247"/>
    <w:rsid w:val="00A77DD5"/>
    <w:rsid w:val="00A8449B"/>
    <w:rsid w:val="00A94F7D"/>
    <w:rsid w:val="00A95F9C"/>
    <w:rsid w:val="00AA218F"/>
    <w:rsid w:val="00AA2D41"/>
    <w:rsid w:val="00AB02EF"/>
    <w:rsid w:val="00AB4968"/>
    <w:rsid w:val="00AD419C"/>
    <w:rsid w:val="00AE3409"/>
    <w:rsid w:val="00B00851"/>
    <w:rsid w:val="00B0110F"/>
    <w:rsid w:val="00B101CA"/>
    <w:rsid w:val="00B11384"/>
    <w:rsid w:val="00B12376"/>
    <w:rsid w:val="00B15EA7"/>
    <w:rsid w:val="00B54A07"/>
    <w:rsid w:val="00B55C30"/>
    <w:rsid w:val="00B72601"/>
    <w:rsid w:val="00B7661C"/>
    <w:rsid w:val="00B845B1"/>
    <w:rsid w:val="00B95B51"/>
    <w:rsid w:val="00BA7622"/>
    <w:rsid w:val="00BB45CE"/>
    <w:rsid w:val="00BD08A3"/>
    <w:rsid w:val="00BD155A"/>
    <w:rsid w:val="00C0107F"/>
    <w:rsid w:val="00C034D2"/>
    <w:rsid w:val="00C11B98"/>
    <w:rsid w:val="00C1761A"/>
    <w:rsid w:val="00C21D9C"/>
    <w:rsid w:val="00C4149D"/>
    <w:rsid w:val="00C42D83"/>
    <w:rsid w:val="00C50A70"/>
    <w:rsid w:val="00C54C05"/>
    <w:rsid w:val="00C6092D"/>
    <w:rsid w:val="00C9362D"/>
    <w:rsid w:val="00CC475D"/>
    <w:rsid w:val="00CE3558"/>
    <w:rsid w:val="00CF25AE"/>
    <w:rsid w:val="00CF350A"/>
    <w:rsid w:val="00CF7A0D"/>
    <w:rsid w:val="00D053B4"/>
    <w:rsid w:val="00D06352"/>
    <w:rsid w:val="00D16907"/>
    <w:rsid w:val="00D22A8F"/>
    <w:rsid w:val="00D242CA"/>
    <w:rsid w:val="00D33F8D"/>
    <w:rsid w:val="00D43707"/>
    <w:rsid w:val="00D94A46"/>
    <w:rsid w:val="00D95AD2"/>
    <w:rsid w:val="00D97EB8"/>
    <w:rsid w:val="00DA45B4"/>
    <w:rsid w:val="00DE381B"/>
    <w:rsid w:val="00E14CE5"/>
    <w:rsid w:val="00E2294C"/>
    <w:rsid w:val="00E27FEA"/>
    <w:rsid w:val="00E34C13"/>
    <w:rsid w:val="00E35579"/>
    <w:rsid w:val="00E3559F"/>
    <w:rsid w:val="00E46996"/>
    <w:rsid w:val="00E4745E"/>
    <w:rsid w:val="00E5044D"/>
    <w:rsid w:val="00E73720"/>
    <w:rsid w:val="00E75C03"/>
    <w:rsid w:val="00EB0838"/>
    <w:rsid w:val="00EB4C76"/>
    <w:rsid w:val="00EC03D0"/>
    <w:rsid w:val="00EC6A84"/>
    <w:rsid w:val="00EF5FFE"/>
    <w:rsid w:val="00F00165"/>
    <w:rsid w:val="00F341C7"/>
    <w:rsid w:val="00F414AC"/>
    <w:rsid w:val="00F41A81"/>
    <w:rsid w:val="00F44367"/>
    <w:rsid w:val="00F91B81"/>
    <w:rsid w:val="00F93A02"/>
    <w:rsid w:val="00F97170"/>
    <w:rsid w:val="00FA2732"/>
    <w:rsid w:val="00FF3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07</TotalTime>
  <Pages>38</Pages>
  <Words>15023</Words>
  <Characters>85636</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40</cp:revision>
  <dcterms:created xsi:type="dcterms:W3CDTF">2024-07-18T23:46:00Z</dcterms:created>
  <dcterms:modified xsi:type="dcterms:W3CDTF">2024-09-11T21:25:00Z</dcterms:modified>
</cp:coreProperties>
</file>